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5E1D6056" w:rsidR="007E5DB5" w:rsidRPr="00C07B53"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bookmarkStart w:id="0" w:name="_GoBack"/>
      <w:bookmarkEnd w:id="0"/>
      <w:r w:rsidRPr="00F6009E">
        <w:rPr>
          <w:rFonts w:ascii="Times New Roman" w:hAnsi="Times New Roman" w:cs="Times New Roman"/>
          <w:color w:val="000000" w:themeColor="text1"/>
        </w:rPr>
        <w:t>%</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47108D69" w14:textId="7D7C4D08" w:rsidR="004924E9" w:rsidRPr="007E5DB5" w:rsidRDefault="004924E9" w:rsidP="007E5DB5">
      <w:pPr>
        <w:ind w:firstLineChars="270" w:firstLine="567"/>
        <w:jc w:val="left"/>
        <w:rPr>
          <w:rFonts w:ascii="Times New Roman" w:hAnsi="Times New Roman" w:cs="Times New Roman"/>
          <w:color w:val="000000" w:themeColor="text1"/>
        </w:rPr>
      </w:pP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58A2B584"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5978DD5A"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table 4.2. From the Figure 4-3 (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Figure 4-1)</w:t>
      </w:r>
      <w:r>
        <w:t>.</w:t>
      </w:r>
      <w:r w:rsidRPr="00DB3AD7">
        <w:t xml:space="preserve"> Compared with </w:t>
      </w:r>
      <w:r w:rsidRPr="00DB3AD7">
        <w:lastRenderedPageBreak/>
        <w:t>the 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Table 4-2,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F13465">
        <w:t>which is c</w:t>
      </w:r>
      <w:r w:rsidR="00F13465" w:rsidRPr="00F13465">
        <w:t>onsistent with the results of bulk silicon and single silicon</w:t>
      </w:r>
      <w:r w:rsidR="00F13465">
        <w:t>.</w:t>
      </w:r>
      <w:r w:rsidR="00F13465" w:rsidRPr="00F13465">
        <w:t xml:space="preserve"> On the other hand, as shown in Figure 4-3 (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74CC7085"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shown in Figure 4-4.</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o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Figure 4-4 (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figure (c) (d) (E) </w:t>
      </w:r>
      <w:r w:rsidR="00EA1FE7">
        <w:t xml:space="preserve">is the dispersion of </w:t>
      </w:r>
      <w:r w:rsidR="00EA1FE7" w:rsidRPr="00EA1FE7">
        <w:t xml:space="preserve">3l1, 4l1, 6l1 2 x 1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4pt;height:194.25pt" o:ole="">
            <v:imagedata r:id="rId8" o:title=""/>
          </v:shape>
          <o:OLEObject Type="Embed" ProgID="Word.Document.12" ShapeID="_x0000_i1025" DrawAspect="Content" ObjectID="_1548580382"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6"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7"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type id="_x0000_t202" coordsize="21600,21600" o:spt="202" path="m,l,21600r21600,l21600,xe">
                  <v:stroke joinstyle="miter"/>
                  <v:path gradientshapeok="t" o:connecttype="rect"/>
                </v:shapetype>
                <v:shape id="TextBox 27" o:spid="_x0000_s1028"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29"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0"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1"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2"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3"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4"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5"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2pt;height:188.3pt" o:ole="">
            <v:imagedata r:id="rId12" o:title=""/>
          </v:shape>
          <o:OLEObject Type="Embed" ProgID="Unknown" ShapeID="_x0000_i1026" DrawAspect="Content" ObjectID="_1548580383"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D2330" w14:textId="77777777" w:rsidR="00423212" w:rsidRDefault="00423212" w:rsidP="00C154D6">
      <w:r>
        <w:separator/>
      </w:r>
    </w:p>
  </w:endnote>
  <w:endnote w:type="continuationSeparator" w:id="0">
    <w:p w14:paraId="4890C7FB" w14:textId="77777777" w:rsidR="00423212" w:rsidRDefault="00423212"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57615" w14:textId="77777777" w:rsidR="00423212" w:rsidRDefault="00423212" w:rsidP="00C154D6">
      <w:r>
        <w:separator/>
      </w:r>
    </w:p>
  </w:footnote>
  <w:footnote w:type="continuationSeparator" w:id="0">
    <w:p w14:paraId="79ED06A1" w14:textId="77777777" w:rsidR="00423212" w:rsidRDefault="00423212"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E6A5D"/>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3B2F"/>
    <w:rsid w:val="00415659"/>
    <w:rsid w:val="00416C54"/>
    <w:rsid w:val="00423212"/>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B3F26-667C-4089-8A28-5073C2BE7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6</TotalTime>
  <Pages>11</Pages>
  <Words>18119</Words>
  <Characters>103280</Characters>
  <Application>Microsoft Office Word</Application>
  <DocSecurity>0</DocSecurity>
  <Lines>860</Lines>
  <Paragraphs>242</Paragraphs>
  <ScaleCrop>false</ScaleCrop>
  <Company/>
  <LinksUpToDate>false</LinksUpToDate>
  <CharactersWithSpaces>121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8</cp:revision>
  <dcterms:created xsi:type="dcterms:W3CDTF">2014-11-05T05:16:00Z</dcterms:created>
  <dcterms:modified xsi:type="dcterms:W3CDTF">2017-02-1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